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0CC05" w14:textId="177272D9" w:rsidR="00A37983" w:rsidRPr="00460EC5" w:rsidRDefault="00E64302" w:rsidP="000B7340">
      <w:pPr>
        <w:pStyle w:val="Heading1"/>
      </w:pPr>
      <w:r w:rsidRPr="00460EC5">
        <w:t>SPECIFIC AIMS</w:t>
      </w:r>
    </w:p>
    <w:p w14:paraId="1DB96253" w14:textId="77777777" w:rsidR="00B75ED6" w:rsidRPr="00460EC5" w:rsidRDefault="00B75ED6" w:rsidP="000B7340">
      <w:pPr>
        <w:rPr>
          <w:sz w:val="8"/>
          <w:szCs w:val="8"/>
        </w:rPr>
      </w:pPr>
    </w:p>
    <w:p w14:paraId="6E0EEE24" w14:textId="26A44352" w:rsidR="00A777F5" w:rsidRDefault="00FE2D60" w:rsidP="00FE2D60">
      <w:r w:rsidRPr="00460EC5">
        <w:t xml:space="preserve">Depression, a form of chronic mental stress, affects </w:t>
      </w:r>
      <w:r>
        <w:t xml:space="preserve">up to </w:t>
      </w:r>
      <w:r w:rsidRPr="00460EC5">
        <w:t xml:space="preserve">20% of patients with acute coronary syndrome and </w:t>
      </w:r>
      <w:r>
        <w:t>has been associated with</w:t>
      </w:r>
      <w:r w:rsidRPr="00460EC5">
        <w:t xml:space="preserve"> a 3-fold increase in cardiovascular mortality</w:t>
      </w:r>
      <w:r>
        <w:t>.</w:t>
      </w:r>
      <w:r w:rsidRPr="00460EC5">
        <w:fldChar w:fldCharType="begin" w:fldLock="1"/>
      </w:r>
      <w:r w:rsidRPr="00460EC5">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1–3&lt;/sup&gt;","plainTextFormattedCitation":"1–3","previouslyFormattedCitation":"&lt;sup&gt;1–3&lt;/sup&gt;"},"properties":{"noteIndex":0},"schema":"https://github.com/citation-style-language/schema/raw/master/csl-citation.json"}</w:instrText>
      </w:r>
      <w:r w:rsidRPr="00460EC5">
        <w:fldChar w:fldCharType="separate"/>
      </w:r>
      <w:r w:rsidRPr="00460EC5">
        <w:rPr>
          <w:noProof/>
          <w:vertAlign w:val="superscript"/>
        </w:rPr>
        <w:t>1–3</w:t>
      </w:r>
      <w:r w:rsidRPr="00460EC5">
        <w:fldChar w:fldCharType="end"/>
      </w:r>
      <w:r w:rsidRPr="00460EC5">
        <w:t xml:space="preserve"> </w:t>
      </w:r>
      <w:r w:rsidR="00EB30CA">
        <w:t xml:space="preserve">The evidence that treating depression </w:t>
      </w:r>
      <w:r w:rsidR="00321C77">
        <w:t>can</w:t>
      </w:r>
      <w:r w:rsidR="00EB30CA">
        <w:t xml:space="preserve"> reduce this excess cardiovascular mortality is conflict</w:t>
      </w:r>
      <w:r w:rsidR="00321C77">
        <w:t>ing</w:t>
      </w:r>
      <w:r w:rsidR="00EB30CA">
        <w:t xml:space="preserve"> and limited</w:t>
      </w:r>
      <w:r w:rsidR="0095156A">
        <w:t>,</w:t>
      </w:r>
      <w:r w:rsidR="0095156A" w:rsidRPr="00460EC5">
        <w:fldChar w:fldCharType="begin" w:fldLock="1"/>
      </w:r>
      <w:r w:rsidR="0095156A" w:rsidRPr="00460EC5">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4–6&lt;/sup&gt;","plainTextFormattedCitation":"4–6","previouslyFormattedCitation":"&lt;sup&gt;4–6&lt;/sup&gt;"},"properties":{"noteIndex":0},"schema":"https://github.com/citation-style-language/schema/raw/master/csl-citation.json"}</w:instrText>
      </w:r>
      <w:r w:rsidR="0095156A" w:rsidRPr="00460EC5">
        <w:fldChar w:fldCharType="separate"/>
      </w:r>
      <w:r w:rsidR="0095156A" w:rsidRPr="00460EC5">
        <w:rPr>
          <w:noProof/>
          <w:vertAlign w:val="superscript"/>
        </w:rPr>
        <w:t>4–6</w:t>
      </w:r>
      <w:r w:rsidR="0095156A" w:rsidRPr="00460EC5">
        <w:fldChar w:fldCharType="end"/>
      </w:r>
      <w:r w:rsidR="0095156A" w:rsidRPr="00460EC5">
        <w:t xml:space="preserve"> </w:t>
      </w:r>
      <w:r w:rsidR="0095156A">
        <w:t>suggesting a key knowledge gap in the management of depression in cardiovascular disease.</w:t>
      </w:r>
      <w:r w:rsidR="00507C18">
        <w:t xml:space="preserve"> Developing interventions that </w:t>
      </w:r>
      <w:r w:rsidR="00C92DE1">
        <w:t>target underlying potential pathways, such as low coronary flow reserve or mental-stress induced myocardial ischemia,</w:t>
      </w:r>
      <w:r w:rsidR="00C92DE1" w:rsidRPr="00460EC5">
        <w:fldChar w:fldCharType="begin" w:fldLock="1"/>
      </w:r>
      <w:r w:rsidR="00C92DE1" w:rsidRPr="00460EC5">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id":"ITEM-2","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2","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7,8&lt;/sup&gt;","plainTextFormattedCitation":"7,8","previouslyFormattedCitation":"&lt;sup&gt;7,8&lt;/sup&gt;"},"properties":{"noteIndex":0},"schema":"https://github.com/citation-style-language/schema/raw/master/csl-citation.json"}</w:instrText>
      </w:r>
      <w:r w:rsidR="00C92DE1" w:rsidRPr="00460EC5">
        <w:fldChar w:fldCharType="separate"/>
      </w:r>
      <w:r w:rsidR="00C92DE1" w:rsidRPr="00460EC5">
        <w:rPr>
          <w:noProof/>
          <w:vertAlign w:val="superscript"/>
        </w:rPr>
        <w:t>7,8</w:t>
      </w:r>
      <w:r w:rsidR="00C92DE1" w:rsidRPr="00460EC5">
        <w:fldChar w:fldCharType="end"/>
      </w:r>
      <w:r w:rsidR="00C92DE1">
        <w:t xml:space="preserve"> instead of depressive symptoms will require </w:t>
      </w:r>
      <w:r w:rsidR="00C92DE1" w:rsidRPr="00C92DE1">
        <w:rPr>
          <w:u w:val="single"/>
        </w:rPr>
        <w:t>a better understanding of the mechanisms by which depression leads to an increased mortality in coronary artery disease (CAD)</w:t>
      </w:r>
      <w:r w:rsidR="00C92DE1">
        <w:t xml:space="preserve">. </w:t>
      </w:r>
      <w:r w:rsidR="00321C77" w:rsidRPr="00460EC5">
        <w:t>Autonomic nervous system (ANS) dysfunction may play an important role in this pathway</w:t>
      </w:r>
      <w:r w:rsidR="00321C77">
        <w:t>,</w:t>
      </w:r>
      <w:r w:rsidR="00A777F5" w:rsidRPr="00460EC5">
        <w:fldChar w:fldCharType="begin" w:fldLock="1"/>
      </w:r>
      <w:r w:rsidR="00A777F5" w:rsidRPr="00460EC5">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9&lt;/sup&gt;","plainTextFormattedCitation":"9","previouslyFormattedCitation":"&lt;sup&gt;9&lt;/sup&gt;"},"properties":{"noteIndex":0},"schema":"https://github.com/citation-style-language/schema/raw/master/csl-citation.json"}</w:instrText>
      </w:r>
      <w:r w:rsidR="00A777F5" w:rsidRPr="00460EC5">
        <w:fldChar w:fldCharType="separate"/>
      </w:r>
      <w:r w:rsidR="00A777F5" w:rsidRPr="00460EC5">
        <w:rPr>
          <w:noProof/>
          <w:vertAlign w:val="superscript"/>
        </w:rPr>
        <w:t>9</w:t>
      </w:r>
      <w:r w:rsidR="00A777F5" w:rsidRPr="00460EC5">
        <w:fldChar w:fldCharType="end"/>
      </w:r>
      <w:r w:rsidR="00321C77">
        <w:t xml:space="preserve"> as </w:t>
      </w:r>
      <w:r w:rsidR="00A777F5">
        <w:t>it occurs in both depression, from central neurological abnormalities,</w:t>
      </w:r>
      <w:r w:rsidR="00A777F5" w:rsidRPr="00460EC5">
        <w:fldChar w:fldCharType="begin" w:fldLock="1"/>
      </w:r>
      <w:r w:rsidR="00A777F5" w:rsidRPr="00460EC5">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4b40ea97-a256-40a0-a1ad-ff5b9d6977bc"]},{"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8f648ab2-ee70-48c8-b24e-f0b423e8bb6f"]}],"mendeley":{"formattedCitation":"&lt;sup&gt;10,11&lt;/sup&gt;","plainTextFormattedCitation":"10,11","previouslyFormattedCitation":"&lt;sup&gt;10,11&lt;/sup&gt;"},"properties":{"noteIndex":0},"schema":"https://github.com/citation-style-language/schema/raw/master/csl-citation.json"}</w:instrText>
      </w:r>
      <w:r w:rsidR="00A777F5" w:rsidRPr="00460EC5">
        <w:fldChar w:fldCharType="separate"/>
      </w:r>
      <w:r w:rsidR="00A777F5" w:rsidRPr="00460EC5">
        <w:rPr>
          <w:noProof/>
          <w:vertAlign w:val="superscript"/>
        </w:rPr>
        <w:t>10,11</w:t>
      </w:r>
      <w:r w:rsidR="00A777F5" w:rsidRPr="00460EC5">
        <w:fldChar w:fldCharType="end"/>
      </w:r>
      <w:r w:rsidR="00A777F5">
        <w:t xml:space="preserve"> and in myocardial ischemia or infarction, from damage to the intrinsic cardiac nervous system.</w:t>
      </w:r>
      <w:r w:rsidR="00321C77" w:rsidRPr="00460EC5">
        <w:fldChar w:fldCharType="begin" w:fldLock="1"/>
      </w:r>
      <w:r w:rsidR="00321C77" w:rsidRPr="00460EC5">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mendeley":{"formattedCitation":"&lt;sup&gt;12&lt;/sup&gt;","plainTextFormattedCitation":"12","previouslyFormattedCitation":"&lt;sup&gt;12&lt;/sup&gt;"},"properties":{"noteIndex":0},"schema":"https://github.com/citation-style-language/schema/raw/master/csl-citation.json"}</w:instrText>
      </w:r>
      <w:r w:rsidR="00321C77" w:rsidRPr="00460EC5">
        <w:fldChar w:fldCharType="separate"/>
      </w:r>
      <w:r w:rsidR="00321C77" w:rsidRPr="00460EC5">
        <w:rPr>
          <w:noProof/>
          <w:vertAlign w:val="superscript"/>
        </w:rPr>
        <w:t>12</w:t>
      </w:r>
      <w:r w:rsidR="00321C77" w:rsidRPr="00460EC5">
        <w:fldChar w:fldCharType="end"/>
      </w:r>
      <w:r w:rsidR="00321C77" w:rsidRPr="00460EC5">
        <w:t xml:space="preserve"> There is a critical need to understand how ANS dysfunction may mediate the effect of depression on CAD, which would allow identification of at-risk individuals and provide a target for potential future therapies that can actually reduce the risk for mortality.</w:t>
      </w:r>
    </w:p>
    <w:p w14:paraId="245B3BFF" w14:textId="3E3175CE" w:rsidR="00835FB5" w:rsidRPr="00460EC5" w:rsidRDefault="00835FB5" w:rsidP="000B7340">
      <w:pPr>
        <w:rPr>
          <w:sz w:val="8"/>
          <w:szCs w:val="8"/>
        </w:rPr>
      </w:pPr>
    </w:p>
    <w:p w14:paraId="11A5BD7C" w14:textId="19C5601A" w:rsidR="00CF36AC" w:rsidRDefault="00FE2D60" w:rsidP="00FE2D60">
      <w:r w:rsidRPr="00460EC5">
        <w:t>To overcome this challenge, we will</w:t>
      </w:r>
      <w:r w:rsidR="00A777F5">
        <w:t xml:space="preserve"> leverage the Emory Cardiovascular Biobank to enroll patients with chronic stable angina </w:t>
      </w:r>
      <w:r w:rsidR="00CF36AC">
        <w:t>and</w:t>
      </w:r>
      <w:r w:rsidRPr="00460EC5">
        <w:t xml:space="preserve"> use a novel </w:t>
      </w:r>
      <w:r w:rsidR="00CF36AC">
        <w:t>heart rate variability (HRV)</w:t>
      </w:r>
      <w:r w:rsidRPr="00460EC5">
        <w:t xml:space="preserve"> measure to quantify ANS dysfunction</w:t>
      </w:r>
      <w:r w:rsidR="001800A7">
        <w:t xml:space="preserve">. </w:t>
      </w:r>
      <w:r w:rsidR="00CF36AC" w:rsidRPr="00460EC5">
        <w:t>The Biobank</w:t>
      </w:r>
      <w:r w:rsidR="00CF36AC">
        <w:t xml:space="preserve">, </w:t>
      </w:r>
      <w:r w:rsidR="00CF36AC" w:rsidRPr="00460EC5">
        <w:t>a multidisciplinary study led by Dr. Arshed Quyyumi (advisor</w:t>
      </w:r>
      <w:r w:rsidR="00CF36AC">
        <w:t>),</w:t>
      </w:r>
      <w:r w:rsidR="00CF36AC" w:rsidRPr="00460EC5">
        <w:t xml:space="preserve"> is an active prospective cohort of individuals undergoing clinically indicated cardiac catherization, during which depressive symptoms are also assessed using validated metrics.</w:t>
      </w:r>
      <w:r w:rsidR="00CF36AC">
        <w:fldChar w:fldCharType="begin" w:fldLock="1"/>
      </w:r>
      <w:r w:rsidR="00025E89">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3,14&lt;/sup&gt;","plainTextFormattedCitation":"13,14","previouslyFormattedCitation":"&lt;sup&gt;17,18&lt;/sup&gt;"},"properties":{"noteIndex":0},"schema":"https://github.com/citation-style-language/schema/raw/master/csl-citation.json"}</w:instrText>
      </w:r>
      <w:r w:rsidR="00CF36AC">
        <w:fldChar w:fldCharType="separate"/>
      </w:r>
      <w:r w:rsidR="00025E89" w:rsidRPr="00025E89">
        <w:rPr>
          <w:noProof/>
          <w:vertAlign w:val="superscript"/>
        </w:rPr>
        <w:t>13,14</w:t>
      </w:r>
      <w:r w:rsidR="00CF36AC">
        <w:fldChar w:fldCharType="end"/>
      </w:r>
      <w:r w:rsidR="00CF36AC">
        <w:t xml:space="preserve"> HRV is a measure of sinoatrial node function, which is altered in the setting of ANS dysfunction.</w:t>
      </w:r>
      <w:r w:rsidR="00CF36AC" w:rsidRPr="00460EC5">
        <w:fldChar w:fldCharType="begin" w:fldLock="1"/>
      </w:r>
      <w:r w:rsidR="00025E89">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mendeley":{"formattedCitation":"&lt;sup&gt;15&lt;/sup&gt;","plainTextFormattedCitation":"15","previouslyFormattedCitation":"&lt;sup&gt;13&lt;/sup&gt;"},"properties":{"noteIndex":0},"schema":"https://github.com/citation-style-language/schema/raw/master/csl-citation.json"}</w:instrText>
      </w:r>
      <w:r w:rsidR="00CF36AC" w:rsidRPr="00460EC5">
        <w:fldChar w:fldCharType="separate"/>
      </w:r>
      <w:r w:rsidR="00025E89" w:rsidRPr="00025E89">
        <w:rPr>
          <w:noProof/>
          <w:vertAlign w:val="superscript"/>
        </w:rPr>
        <w:t>15</w:t>
      </w:r>
      <w:r w:rsidR="00CF36AC" w:rsidRPr="00460EC5">
        <w:fldChar w:fldCharType="end"/>
      </w:r>
      <w:r w:rsidR="00CF36AC">
        <w:t xml:space="preserve"> Abnormal or low HRV, which can be measured non-invasively through electrocardiogram (ECG), is independently </w:t>
      </w:r>
      <w:r w:rsidR="00CF36AC" w:rsidRPr="00460EC5">
        <w:t>associated with depressive symptoms,</w:t>
      </w:r>
      <w:r w:rsidR="00CF36AC" w:rsidRPr="00460EC5">
        <w:fldChar w:fldCharType="begin" w:fldLock="1"/>
      </w:r>
      <w:r w:rsidR="00025E89">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16&lt;/sup&gt;","plainTextFormattedCitation":"16","previouslyFormattedCitation":"&lt;sup&gt;14&lt;/sup&gt;"},"properties":{"noteIndex":0},"schema":"https://github.com/citation-style-language/schema/raw/master/csl-citation.json"}</w:instrText>
      </w:r>
      <w:r w:rsidR="00CF36AC" w:rsidRPr="00460EC5">
        <w:fldChar w:fldCharType="separate"/>
      </w:r>
      <w:r w:rsidR="00025E89" w:rsidRPr="00025E89">
        <w:rPr>
          <w:noProof/>
          <w:vertAlign w:val="superscript"/>
        </w:rPr>
        <w:t>16</w:t>
      </w:r>
      <w:r w:rsidR="00CF36AC" w:rsidRPr="00460EC5">
        <w:fldChar w:fldCharType="end"/>
      </w:r>
      <w:r w:rsidR="00CF36AC" w:rsidRPr="00460EC5">
        <w:t xml:space="preserve"> cardiovascular mortality,</w:t>
      </w:r>
      <w:r w:rsidR="00CF36AC" w:rsidRPr="00460EC5">
        <w:fldChar w:fldCharType="begin" w:fldLock="1"/>
      </w:r>
      <w:r w:rsidR="00025E89">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17&lt;/sup&gt;","plainTextFormattedCitation":"17","previouslyFormattedCitation":"&lt;sup&gt;15&lt;/sup&gt;"},"properties":{"noteIndex":0},"schema":"https://github.com/citation-style-language/schema/raw/master/csl-citation.json"}</w:instrText>
      </w:r>
      <w:r w:rsidR="00CF36AC" w:rsidRPr="00460EC5">
        <w:fldChar w:fldCharType="separate"/>
      </w:r>
      <w:r w:rsidR="00025E89" w:rsidRPr="00025E89">
        <w:rPr>
          <w:noProof/>
          <w:vertAlign w:val="superscript"/>
        </w:rPr>
        <w:t>17</w:t>
      </w:r>
      <w:r w:rsidR="00CF36AC" w:rsidRPr="00460EC5">
        <w:fldChar w:fldCharType="end"/>
      </w:r>
      <w:r w:rsidR="00CF36AC" w:rsidRPr="00460EC5">
        <w:t xml:space="preserve"> and obstructive CAD.</w:t>
      </w:r>
      <w:r w:rsidR="00CF36AC" w:rsidRPr="00460EC5">
        <w:fldChar w:fldCharType="begin" w:fldLock="1"/>
      </w:r>
      <w:r w:rsidR="00025E89">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18&lt;/sup&gt;","plainTextFormattedCitation":"18","previouslyFormattedCitation":"&lt;sup&gt;16&lt;/sup&gt;"},"properties":{"noteIndex":0},"schema":"https://github.com/citation-style-language/schema/raw/master/csl-citation.json"}</w:instrText>
      </w:r>
      <w:r w:rsidR="00CF36AC" w:rsidRPr="00460EC5">
        <w:fldChar w:fldCharType="separate"/>
      </w:r>
      <w:r w:rsidR="00025E89" w:rsidRPr="00025E89">
        <w:rPr>
          <w:noProof/>
          <w:vertAlign w:val="superscript"/>
        </w:rPr>
        <w:t>18</w:t>
      </w:r>
      <w:r w:rsidR="00CF36AC" w:rsidRPr="00460EC5">
        <w:fldChar w:fldCharType="end"/>
      </w:r>
      <w:r w:rsidR="00CF36AC" w:rsidRPr="00460EC5">
        <w:t xml:space="preserve"> </w:t>
      </w:r>
      <w:r w:rsidR="005665B2" w:rsidRPr="001800A7">
        <w:rPr>
          <w:u w:val="single"/>
        </w:rPr>
        <w:t xml:space="preserve">Our overall goal is to gain greater insight into the relationship of depression, CAD, </w:t>
      </w:r>
      <w:r w:rsidR="00DF5D4B" w:rsidRPr="001800A7">
        <w:rPr>
          <w:u w:val="single"/>
        </w:rPr>
        <w:t xml:space="preserve">and </w:t>
      </w:r>
      <w:r w:rsidR="005665B2" w:rsidRPr="001800A7">
        <w:rPr>
          <w:u w:val="single"/>
        </w:rPr>
        <w:t>HRV</w:t>
      </w:r>
      <w:r w:rsidR="00DF5D4B">
        <w:t xml:space="preserve">, </w:t>
      </w:r>
      <w:r w:rsidR="005665B2">
        <w:t xml:space="preserve">and eventually translate these findings into targeted interventions. </w:t>
      </w:r>
      <w:r w:rsidR="00DF5D4B">
        <w:t xml:space="preserve">HRV will be </w:t>
      </w:r>
      <w:r w:rsidR="00827D01">
        <w:t>generated</w:t>
      </w:r>
      <w:r w:rsidR="00DF5D4B">
        <w:t xml:space="preserve"> from</w:t>
      </w:r>
      <w:r w:rsidR="00CA100F">
        <w:t xml:space="preserve"> up to 72-hours of</w:t>
      </w:r>
      <w:r w:rsidR="00DF5D4B">
        <w:t xml:space="preserve"> raw ECG data</w:t>
      </w:r>
      <w:r w:rsidR="00CA100F">
        <w:t xml:space="preserve"> on 200 patients</w:t>
      </w:r>
      <w:r w:rsidR="00DF5D4B">
        <w:t>, collected by ambulatory ECG patches (</w:t>
      </w:r>
      <w:proofErr w:type="spellStart"/>
      <w:r w:rsidR="00DF5D4B">
        <w:t>VivaLNK</w:t>
      </w:r>
      <w:proofErr w:type="spellEnd"/>
      <w:r w:rsidR="00DF5D4B">
        <w:t xml:space="preserve"> ECG recorder)</w:t>
      </w:r>
      <w:r w:rsidR="00CA100F">
        <w:t xml:space="preserve"> on day of catheterization</w:t>
      </w:r>
      <w:r w:rsidR="00DF5D4B">
        <w:t>.</w:t>
      </w:r>
      <w:r w:rsidR="00827D01">
        <w:t xml:space="preserve"> We will use </w:t>
      </w:r>
      <w:r w:rsidR="00025E89">
        <w:t>adjusted</w:t>
      </w:r>
      <w:r w:rsidR="00827D01">
        <w:t xml:space="preserve"> linear regression models for analysis</w:t>
      </w:r>
      <w:r w:rsidR="001800A7">
        <w:t xml:space="preserve"> </w:t>
      </w:r>
      <w:r w:rsidR="00827D01">
        <w:t xml:space="preserve">with special consideration given to </w:t>
      </w:r>
      <w:r w:rsidR="00025E89">
        <w:t>sex, which has a strong effect on depression, CAD, and HRV,</w:t>
      </w:r>
      <w:r w:rsidR="00025E89" w:rsidRPr="00460EC5">
        <w:fldChar w:fldCharType="begin" w:fldLock="1"/>
      </w:r>
      <w:r w:rsidR="00025E89">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4,19&lt;/sup&gt;","plainTextFormattedCitation":"14,19","previouslyFormattedCitation":"&lt;sup&gt;18,19&lt;/sup&gt;"},"properties":{"noteIndex":0},"schema":"https://github.com/citation-style-language/schema/raw/master/csl-citation.json"}</w:instrText>
      </w:r>
      <w:r w:rsidR="00025E89" w:rsidRPr="00460EC5">
        <w:fldChar w:fldCharType="separate"/>
      </w:r>
      <w:r w:rsidR="00025E89" w:rsidRPr="00025E89">
        <w:rPr>
          <w:noProof/>
          <w:vertAlign w:val="superscript"/>
        </w:rPr>
        <w:t>14,19</w:t>
      </w:r>
      <w:r w:rsidR="00025E89" w:rsidRPr="00460EC5">
        <w:fldChar w:fldCharType="end"/>
      </w:r>
      <w:r w:rsidR="00025E89">
        <w:t xml:space="preserve"> and the circadian rhythm of the heart.</w:t>
      </w:r>
      <w:r w:rsidR="00025E89">
        <w:fldChar w:fldCharType="begin" w:fldLock="1"/>
      </w:r>
      <w:r w:rsidR="00025E89">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mendeley":{"formattedCitation":"&lt;sup&gt;20&lt;/sup&gt;","plainTextFormattedCitation":"20"},"properties":{"noteIndex":0},"schema":"https://github.com/citation-style-language/schema/raw/master/csl-citation.json"}</w:instrText>
      </w:r>
      <w:r w:rsidR="00025E89">
        <w:fldChar w:fldCharType="separate"/>
      </w:r>
      <w:r w:rsidR="00025E89" w:rsidRPr="00025E89">
        <w:rPr>
          <w:noProof/>
          <w:vertAlign w:val="superscript"/>
        </w:rPr>
        <w:t>20</w:t>
      </w:r>
      <w:r w:rsidR="00025E89">
        <w:fldChar w:fldCharType="end"/>
      </w:r>
      <w:r w:rsidR="00DF5D4B">
        <w:t xml:space="preserve"> </w:t>
      </w:r>
      <w:r w:rsidR="00DF5D4B" w:rsidRPr="00C3215F">
        <w:rPr>
          <w:u w:val="single"/>
        </w:rPr>
        <w:t xml:space="preserve">The novel HRV measure, </w:t>
      </w:r>
      <w:r w:rsidR="00DF5D4B" w:rsidRPr="00C3215F">
        <w:rPr>
          <w:i/>
          <w:iCs/>
          <w:u w:val="single"/>
        </w:rPr>
        <w:t>Dyx</w:t>
      </w:r>
      <w:r w:rsidR="00DF5D4B" w:rsidRPr="00C3215F">
        <w:rPr>
          <w:u w:val="single"/>
        </w:rPr>
        <w:t>, is a non-linear measure that represents the ratio of the kurtosis along the y-axis and x-axis of the elliptical Poincaré plot of RR intervals, and is associated with increased cardiovascular mortality</w:t>
      </w:r>
      <w:r w:rsidR="00DF5D4B" w:rsidRPr="00460EC5">
        <w:t>.</w:t>
      </w:r>
      <w:r w:rsidR="00DF5D4B" w:rsidRPr="00460EC5">
        <w:fldChar w:fldCharType="begin" w:fldLock="1"/>
      </w:r>
      <w:r w:rsidR="00025E89">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21,22&lt;/sup&gt;","plainTextFormattedCitation":"21,22","previouslyFormattedCitation":"&lt;sup&gt;20,21&lt;/sup&gt;"},"properties":{"noteIndex":0},"schema":"https://github.com/citation-style-language/schema/raw/master/csl-citation.json"}</w:instrText>
      </w:r>
      <w:r w:rsidR="00DF5D4B" w:rsidRPr="00460EC5">
        <w:fldChar w:fldCharType="separate"/>
      </w:r>
      <w:r w:rsidR="00025E89" w:rsidRPr="00025E89">
        <w:rPr>
          <w:noProof/>
          <w:vertAlign w:val="superscript"/>
        </w:rPr>
        <w:t>21,22</w:t>
      </w:r>
      <w:r w:rsidR="00DF5D4B" w:rsidRPr="00460EC5">
        <w:fldChar w:fldCharType="end"/>
      </w:r>
      <w:r w:rsidR="00DF5D4B">
        <w:t xml:space="preserve"> In prior work, compared to traditional HRV, we found that </w:t>
      </w:r>
      <w:r w:rsidR="00DF5D4B" w:rsidRPr="00460EC5">
        <w:t xml:space="preserve">1) low </w:t>
      </w:r>
      <w:r w:rsidR="00DF5D4B" w:rsidRPr="00460EC5">
        <w:rPr>
          <w:i/>
          <w:iCs/>
        </w:rPr>
        <w:t xml:space="preserve">Dyx </w:t>
      </w:r>
      <w:r w:rsidR="00DF5D4B" w:rsidRPr="00460EC5">
        <w:t>in the early morning predicted abnormal coronary flow reserve,</w:t>
      </w:r>
      <w:r w:rsidR="00DF5D4B" w:rsidRPr="00460EC5">
        <w:fldChar w:fldCharType="begin" w:fldLock="1"/>
      </w:r>
      <w:r w:rsidR="00025E89">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3&lt;/sup&gt;","plainTextFormattedCitation":"23","previouslyFormattedCitation":"&lt;sup&gt;22&lt;/sup&gt;"},"properties":{"noteIndex":0},"schema":"https://github.com/citation-style-language/schema/raw/master/csl-citation.json"}</w:instrText>
      </w:r>
      <w:r w:rsidR="00DF5D4B" w:rsidRPr="00460EC5">
        <w:fldChar w:fldCharType="separate"/>
      </w:r>
      <w:r w:rsidR="00025E89" w:rsidRPr="00025E89">
        <w:rPr>
          <w:noProof/>
          <w:vertAlign w:val="superscript"/>
        </w:rPr>
        <w:t>23</w:t>
      </w:r>
      <w:r w:rsidR="00DF5D4B" w:rsidRPr="00460EC5">
        <w:fldChar w:fldCharType="end"/>
      </w:r>
      <w:r w:rsidR="00DF5D4B" w:rsidRPr="00460EC5">
        <w:t xml:space="preserve"> and 2) in preliminary analyses low Dyx strongly associated with depressive symptom burden.</w:t>
      </w:r>
      <w:r w:rsidR="00DF5D4B" w:rsidRPr="00DF5D4B">
        <w:t xml:space="preserve"> </w:t>
      </w:r>
      <w:r w:rsidR="00DF5D4B" w:rsidRPr="00460EC5">
        <w:t xml:space="preserve">This makes </w:t>
      </w:r>
      <w:r w:rsidR="00DF5D4B" w:rsidRPr="00460EC5">
        <w:rPr>
          <w:i/>
          <w:iCs/>
        </w:rPr>
        <w:t>Dyx</w:t>
      </w:r>
      <w:r w:rsidR="00DF5D4B" w:rsidRPr="00460EC5">
        <w:t xml:space="preserve"> a strong candidate for assessing ANS dysfunction in our pro</w:t>
      </w:r>
      <w:r w:rsidR="00DF5D4B">
        <w:t>posal</w:t>
      </w:r>
      <w:r w:rsidR="00DF5D4B">
        <w:t xml:space="preserve">. I will build upon existing skills in ECG analysis </w:t>
      </w:r>
      <w:r w:rsidR="00716D0B">
        <w:t xml:space="preserve">signal processing </w:t>
      </w:r>
      <w:r w:rsidR="00DF5D4B">
        <w:t>using the pre-existing HRV toolbox, developed at Emory with the assistance of Dr. Amit Shah (mentor).</w:t>
      </w:r>
      <w:r w:rsidR="00DF5D4B" w:rsidRPr="00460EC5">
        <w:fldChar w:fldCharType="begin" w:fldLock="1"/>
      </w:r>
      <w:r w:rsidR="00025E89">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4&lt;/sup&gt;","plainTextFormattedCitation":"24","previouslyFormattedCitation":"&lt;sup&gt;23&lt;/sup&gt;"},"properties":{"noteIndex":0},"schema":"https://github.com/citation-style-language/schema/raw/master/csl-citation.json"}</w:instrText>
      </w:r>
      <w:r w:rsidR="00DF5D4B" w:rsidRPr="00460EC5">
        <w:fldChar w:fldCharType="separate"/>
      </w:r>
      <w:r w:rsidR="00025E89" w:rsidRPr="00025E89">
        <w:rPr>
          <w:noProof/>
          <w:vertAlign w:val="superscript"/>
        </w:rPr>
        <w:t>24</w:t>
      </w:r>
      <w:r w:rsidR="00DF5D4B" w:rsidRPr="00460EC5">
        <w:fldChar w:fldCharType="end"/>
      </w:r>
      <w:r w:rsidR="00DF5D4B">
        <w:t xml:space="preserve"> </w:t>
      </w:r>
      <w:r w:rsidR="00DF5D4B" w:rsidRPr="00714B08">
        <w:rPr>
          <w:i/>
          <w:iCs/>
        </w:rPr>
        <w:t>I hypothesize that ANS dysfunction, as measured by non-linear HRV, mediates the effect of depression on CAD</w:t>
      </w:r>
      <w:r w:rsidR="00580481">
        <w:t>.</w:t>
      </w:r>
    </w:p>
    <w:p w14:paraId="1FA4FC5E" w14:textId="0DAC0F35" w:rsidR="00835FB5" w:rsidRPr="00460EC5" w:rsidRDefault="00544424" w:rsidP="000B7340">
      <w:pPr>
        <w:rPr>
          <w:sz w:val="8"/>
          <w:szCs w:val="8"/>
        </w:rPr>
      </w:pPr>
      <w:r>
        <w:rPr>
          <w:sz w:val="8"/>
          <w:szCs w:val="8"/>
        </w:rPr>
        <w:t xml:space="preserve">  </w:t>
      </w:r>
    </w:p>
    <w:p w14:paraId="5AEDBD0C" w14:textId="5114AAAA" w:rsidR="00FE2D60" w:rsidRDefault="00544424" w:rsidP="00544424">
      <w:pPr>
        <w:rPr>
          <w:i/>
          <w:iCs/>
        </w:rPr>
      </w:pPr>
      <w:r>
        <w:rPr>
          <w:b/>
          <w:bCs/>
        </w:rPr>
        <w:t xml:space="preserve">Aim 1. </w:t>
      </w:r>
      <w:r w:rsidR="00FE2D60" w:rsidRPr="00544424">
        <w:rPr>
          <w:b/>
          <w:bCs/>
        </w:rPr>
        <w:t>Establish the relationship between depression and ANS dysfunction</w:t>
      </w:r>
      <w:r w:rsidR="00FE2D60">
        <w:t>.</w:t>
      </w:r>
      <w:r w:rsidR="00716D0B">
        <w:t xml:space="preserve"> </w:t>
      </w:r>
      <w:r w:rsidR="00A84007">
        <w:t>We</w:t>
      </w:r>
      <w:r w:rsidR="00FE2D60" w:rsidRPr="00460EC5">
        <w:t xml:space="preserve"> will (A) assess depressive symptoms by validated questionnaires (Patient Health Questionnaire-9, PHQ-9),</w:t>
      </w:r>
      <w:r w:rsidR="00FE2D60" w:rsidRPr="00460EC5">
        <w:fldChar w:fldCharType="begin" w:fldLock="1"/>
      </w:r>
      <w:r w:rsidR="00025E89">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5&lt;/sup&gt;","plainTextFormattedCitation":"25","previouslyFormattedCitation":"&lt;sup&gt;24&lt;/sup&gt;"},"properties":{"noteIndex":0},"schema":"https://github.com/citation-style-language/schema/raw/master/csl-citation.json"}</w:instrText>
      </w:r>
      <w:r w:rsidR="00FE2D60" w:rsidRPr="00460EC5">
        <w:fldChar w:fldCharType="separate"/>
      </w:r>
      <w:r w:rsidR="00025E89" w:rsidRPr="00025E89">
        <w:rPr>
          <w:noProof/>
          <w:vertAlign w:val="superscript"/>
        </w:rPr>
        <w:t>25</w:t>
      </w:r>
      <w:r w:rsidR="00FE2D60" w:rsidRPr="00460EC5">
        <w:fldChar w:fldCharType="end"/>
      </w:r>
      <w:r w:rsidR="00FE2D60" w:rsidRPr="00460EC5">
        <w:t xml:space="preserve"> and (B) </w:t>
      </w:r>
      <w:r w:rsidR="00FE2D60">
        <w:t>test</w:t>
      </w:r>
      <w:r w:rsidR="00FE2D60" w:rsidRPr="00460EC5">
        <w:t xml:space="preserve"> the association of depressive symptoms with ANS dysfunction, </w:t>
      </w:r>
      <w:r w:rsidR="00FE2D60">
        <w:t>measured by</w:t>
      </w:r>
      <w:r w:rsidR="00FE2D60" w:rsidRPr="00460EC5">
        <w:t xml:space="preserve"> </w:t>
      </w:r>
      <w:r w:rsidR="00FE2D60" w:rsidRPr="00544424">
        <w:rPr>
          <w:i/>
          <w:iCs/>
        </w:rPr>
        <w:t>Dyx</w:t>
      </w:r>
      <w:r w:rsidR="00FE2D60" w:rsidRPr="00460EC5">
        <w:t xml:space="preserve">, </w:t>
      </w:r>
      <w:r w:rsidR="00714B08">
        <w:t xml:space="preserve">using adjusted linear regression models. This may </w:t>
      </w:r>
      <w:r w:rsidR="00FE2D60" w:rsidRPr="00460EC5">
        <w:t>generat</w:t>
      </w:r>
      <w:r w:rsidR="00714B08">
        <w:t>e</w:t>
      </w:r>
      <w:r w:rsidR="00FE2D60" w:rsidRPr="00460EC5">
        <w:t xml:space="preserve"> a novel and robust non-invasive marker </w:t>
      </w:r>
      <w:r w:rsidR="00FE2D60">
        <w:t>for</w:t>
      </w:r>
      <w:r w:rsidR="00FE2D60" w:rsidRPr="00460EC5">
        <w:t xml:space="preserve"> the effect of depression on the ANS. </w:t>
      </w:r>
      <w:r w:rsidR="00FE2D60" w:rsidRPr="00544424">
        <w:rPr>
          <w:i/>
          <w:iCs/>
          <w:u w:val="single"/>
        </w:rPr>
        <w:t>Hypothesis</w:t>
      </w:r>
      <w:r w:rsidR="00FE2D60" w:rsidRPr="00544424">
        <w:rPr>
          <w:i/>
          <w:iCs/>
        </w:rPr>
        <w:t xml:space="preserve">: Elevated depressive symptoms will associate with low </w:t>
      </w:r>
      <w:r w:rsidR="00714B08">
        <w:rPr>
          <w:i/>
          <w:iCs/>
        </w:rPr>
        <w:t>HRV</w:t>
      </w:r>
      <w:r w:rsidR="00FE2D60" w:rsidRPr="00544424">
        <w:rPr>
          <w:i/>
          <w:iCs/>
        </w:rPr>
        <w:t>.</w:t>
      </w:r>
    </w:p>
    <w:p w14:paraId="2B62A779" w14:textId="089D94C4" w:rsidR="00544424" w:rsidRPr="00544424" w:rsidRDefault="00544424" w:rsidP="00544424">
      <w:pPr>
        <w:rPr>
          <w:sz w:val="8"/>
          <w:szCs w:val="8"/>
        </w:rPr>
      </w:pPr>
      <w:r>
        <w:rPr>
          <w:sz w:val="8"/>
          <w:szCs w:val="8"/>
        </w:rPr>
        <w:t xml:space="preserve">  </w:t>
      </w:r>
    </w:p>
    <w:p w14:paraId="76611C16" w14:textId="1A24C554" w:rsidR="00FE2D60" w:rsidRDefault="00544424" w:rsidP="00544424">
      <w:r>
        <w:rPr>
          <w:b/>
          <w:bCs/>
        </w:rPr>
        <w:t xml:space="preserve">Aim 2. </w:t>
      </w:r>
      <w:r w:rsidR="00FE2D60" w:rsidRPr="00544424">
        <w:rPr>
          <w:b/>
          <w:bCs/>
        </w:rPr>
        <w:t>Examine the effect of obstructive CAD on ANS dysfunction:</w:t>
      </w:r>
      <w:r w:rsidR="00FE2D60" w:rsidRPr="00460EC5">
        <w:t xml:space="preserve"> We will (A) assess the CAD burden with the CASS-50 score</w:t>
      </w:r>
      <w:r w:rsidR="00CA100F">
        <w:t xml:space="preserve">, an angiographic estimate of plaque </w:t>
      </w:r>
      <w:r w:rsidR="00714B08">
        <w:t>burden</w:t>
      </w:r>
      <w:r w:rsidR="00FE2D60" w:rsidRPr="00460EC5">
        <w:t xml:space="preserve">, and (B) measure HRV before, during, and after catherization and/or </w:t>
      </w:r>
      <w:r w:rsidR="00CA100F">
        <w:t>revascularization</w:t>
      </w:r>
      <w:r w:rsidR="00FE2D60">
        <w:t>.</w:t>
      </w:r>
      <w:r w:rsidR="00FE2D60" w:rsidRPr="00460EC5">
        <w:fldChar w:fldCharType="begin" w:fldLock="1"/>
      </w:r>
      <w:r w:rsidR="00025E89">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6&lt;/sup&gt;","plainTextFormattedCitation":"26","previouslyFormattedCitation":"&lt;sup&gt;25&lt;/sup&gt;"},"properties":{"noteIndex":0},"schema":"https://github.com/citation-style-language/schema/raw/master/csl-citation.json"}</w:instrText>
      </w:r>
      <w:r w:rsidR="00FE2D60" w:rsidRPr="00460EC5">
        <w:fldChar w:fldCharType="separate"/>
      </w:r>
      <w:r w:rsidR="00025E89" w:rsidRPr="00025E89">
        <w:rPr>
          <w:noProof/>
          <w:vertAlign w:val="superscript"/>
        </w:rPr>
        <w:t>26</w:t>
      </w:r>
      <w:r w:rsidR="00FE2D60" w:rsidRPr="00460EC5">
        <w:fldChar w:fldCharType="end"/>
      </w:r>
      <w:r w:rsidR="00FE2D60" w:rsidRPr="00460EC5">
        <w:t xml:space="preserve"> </w:t>
      </w:r>
      <w:r w:rsidR="00FE2D60">
        <w:t>Findings will help</w:t>
      </w:r>
      <w:r w:rsidR="00FE2D60" w:rsidRPr="00460EC5">
        <w:t xml:space="preserve"> clarify the role of</w:t>
      </w:r>
      <w:r w:rsidR="00FE2D60">
        <w:t xml:space="preserve"> ANS dysfunction in</w:t>
      </w:r>
      <w:r w:rsidR="00FE2D60" w:rsidRPr="00460EC5">
        <w:t xml:space="preserve"> obstructive versus microvascular CAD. </w:t>
      </w:r>
      <w:r w:rsidR="00FE2D60" w:rsidRPr="00544424">
        <w:rPr>
          <w:i/>
          <w:iCs/>
          <w:u w:val="single"/>
        </w:rPr>
        <w:t>Hypothesis</w:t>
      </w:r>
      <w:r w:rsidR="00FE2D60" w:rsidRPr="00544424">
        <w:rPr>
          <w:i/>
          <w:iCs/>
        </w:rPr>
        <w:t>: Low</w:t>
      </w:r>
      <w:bookmarkStart w:id="0" w:name="_GoBack"/>
      <w:bookmarkEnd w:id="0"/>
      <w:r w:rsidR="00FE2D60" w:rsidRPr="00544424">
        <w:rPr>
          <w:i/>
          <w:iCs/>
        </w:rPr>
        <w:t xml:space="preserve"> </w:t>
      </w:r>
      <w:r w:rsidR="00714B08">
        <w:rPr>
          <w:i/>
          <w:iCs/>
        </w:rPr>
        <w:t>HRV</w:t>
      </w:r>
      <w:r w:rsidR="00FE2D60" w:rsidRPr="00544424">
        <w:rPr>
          <w:i/>
          <w:iCs/>
        </w:rPr>
        <w:t xml:space="preserve"> will be associated with obstructive CAD (stenosis </w:t>
      </w:r>
      <w:r w:rsidR="00FE2D60" w:rsidRPr="00544424">
        <w:rPr>
          <w:i/>
          <w:iCs/>
          <w:u w:val="single"/>
        </w:rPr>
        <w:t>&gt;</w:t>
      </w:r>
      <w:r w:rsidR="00FE2D60" w:rsidRPr="00544424">
        <w:rPr>
          <w:i/>
          <w:iCs/>
        </w:rPr>
        <w:t xml:space="preserve"> 70%) and plaque burden by CASS-50 in a dose-response relationship</w:t>
      </w:r>
      <w:r w:rsidR="00714B08">
        <w:rPr>
          <w:i/>
          <w:iCs/>
        </w:rPr>
        <w:t>,</w:t>
      </w:r>
      <w:r w:rsidR="00FE2D60" w:rsidRPr="00544424">
        <w:rPr>
          <w:i/>
          <w:iCs/>
        </w:rPr>
        <w:fldChar w:fldCharType="begin" w:fldLock="1"/>
      </w:r>
      <w:r w:rsidR="00025E89">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7&lt;/sup&gt;","plainTextFormattedCitation":"27","previouslyFormattedCitation":"&lt;sup&gt;26&lt;/sup&gt;"},"properties":{"noteIndex":0},"schema":"https://github.com/citation-style-language/schema/raw/master/csl-citation.json"}</w:instrText>
      </w:r>
      <w:r w:rsidR="00FE2D60" w:rsidRPr="00544424">
        <w:rPr>
          <w:i/>
          <w:iCs/>
        </w:rPr>
        <w:fldChar w:fldCharType="separate"/>
      </w:r>
      <w:r w:rsidR="00025E89" w:rsidRPr="00025E89">
        <w:rPr>
          <w:iCs/>
          <w:noProof/>
          <w:vertAlign w:val="superscript"/>
        </w:rPr>
        <w:t>27</w:t>
      </w:r>
      <w:r w:rsidR="00FE2D60" w:rsidRPr="00544424">
        <w:rPr>
          <w:i/>
          <w:iCs/>
        </w:rPr>
        <w:fldChar w:fldCharType="end"/>
      </w:r>
      <w:r w:rsidR="00714B08">
        <w:rPr>
          <w:i/>
          <w:iCs/>
        </w:rPr>
        <w:t xml:space="preserve"> and HRV will improve after revascularization.</w:t>
      </w:r>
      <w:r w:rsidR="00FE2D60" w:rsidRPr="00460EC5">
        <w:t xml:space="preserve"> </w:t>
      </w:r>
    </w:p>
    <w:p w14:paraId="40B50BCF" w14:textId="28AABF53" w:rsidR="00544424" w:rsidRPr="00544424" w:rsidRDefault="00544424" w:rsidP="00544424">
      <w:pPr>
        <w:rPr>
          <w:sz w:val="8"/>
          <w:szCs w:val="8"/>
        </w:rPr>
      </w:pPr>
      <w:r>
        <w:rPr>
          <w:sz w:val="8"/>
          <w:szCs w:val="8"/>
        </w:rPr>
        <w:t xml:space="preserve">  </w:t>
      </w:r>
    </w:p>
    <w:p w14:paraId="30BF3C7B" w14:textId="12651F22" w:rsidR="00FE2D60" w:rsidRPr="00460EC5" w:rsidRDefault="00544424" w:rsidP="00544424">
      <w:r>
        <w:rPr>
          <w:b/>
          <w:bCs/>
        </w:rPr>
        <w:t xml:space="preserve">Aim 3. </w:t>
      </w:r>
      <w:r w:rsidR="00FE2D60" w:rsidRPr="00544424">
        <w:rPr>
          <w:b/>
          <w:bCs/>
        </w:rPr>
        <w:t>Determine how much ANS dysfunction mediates the relationship between depression and obstructive CAD:</w:t>
      </w:r>
      <w:r w:rsidR="00FE2D60" w:rsidRPr="00460EC5">
        <w:t xml:space="preserve"> Preliminary data suggests a strong relationship between ANS dysfunction and both depression and CAD respectively. We will analyze the association between depression and CAD with ANS dysfunction as a potential mediator variable. </w:t>
      </w:r>
      <w:r w:rsidR="00FE2D60" w:rsidRPr="00544424">
        <w:rPr>
          <w:i/>
          <w:iCs/>
          <w:u w:val="single"/>
        </w:rPr>
        <w:t>Hypothesis</w:t>
      </w:r>
      <w:r w:rsidR="00FE2D60" w:rsidRPr="00544424">
        <w:rPr>
          <w:i/>
          <w:iCs/>
        </w:rPr>
        <w:t xml:space="preserve">: The relationship between depression and CAD will be </w:t>
      </w:r>
      <w:r w:rsidR="00C92DE1" w:rsidRPr="00544424">
        <w:rPr>
          <w:i/>
          <w:iCs/>
        </w:rPr>
        <w:t>partially</w:t>
      </w:r>
      <w:r w:rsidR="00FE2D60" w:rsidRPr="00544424">
        <w:rPr>
          <w:i/>
          <w:iCs/>
        </w:rPr>
        <w:t xml:space="preserve"> mediated by low </w:t>
      </w:r>
      <w:r w:rsidR="00714B08">
        <w:rPr>
          <w:i/>
          <w:iCs/>
        </w:rPr>
        <w:t>HRV</w:t>
      </w:r>
      <w:r w:rsidR="00025E89">
        <w:rPr>
          <w:i/>
          <w:iCs/>
        </w:rPr>
        <w:t xml:space="preserve"> after adjustment for confounders</w:t>
      </w:r>
      <w:r w:rsidR="00FE2D60" w:rsidRPr="00544424">
        <w:rPr>
          <w:i/>
          <w:iCs/>
        </w:rPr>
        <w:t>.</w:t>
      </w:r>
    </w:p>
    <w:p w14:paraId="67A6E81C" w14:textId="6070432A" w:rsidR="00333E7B" w:rsidRPr="00460EC5" w:rsidRDefault="00333E7B" w:rsidP="000B7340">
      <w:pPr>
        <w:rPr>
          <w:sz w:val="8"/>
          <w:szCs w:val="8"/>
        </w:rPr>
      </w:pPr>
    </w:p>
    <w:p w14:paraId="1785066B" w14:textId="7070FA51" w:rsidR="00FE2D60" w:rsidRPr="00460EC5" w:rsidRDefault="00FE2D60" w:rsidP="00CA100F">
      <w:r w:rsidRPr="00460EC5">
        <w:t xml:space="preserve">This proposal will </w:t>
      </w:r>
      <w:r w:rsidR="00C92DE1">
        <w:t xml:space="preserve">address a critical need in understanding the </w:t>
      </w:r>
      <w:r w:rsidRPr="00460EC5">
        <w:t xml:space="preserve">contributions and mechanisms of ANS dysfunction on depression and CAD, and may lead to potential therapies </w:t>
      </w:r>
      <w:r>
        <w:t>targeting</w:t>
      </w:r>
      <w:r w:rsidRPr="00460EC5">
        <w:t xml:space="preserve"> ANS dysfunction, such as biofeedback and vagal nerve stimulation.</w:t>
      </w:r>
      <w:r w:rsidR="00CA100F">
        <w:t xml:space="preserve"> My mentors are renowned experts in mental-stress induced myocardial ischemia (Viola Vaccarino), cardiovascular epidemiology (Alvaro Alonso), and depression in cardiovascular pathophysiology (Amit Shah). With their support and the additional training in computational </w:t>
      </w:r>
      <w:r w:rsidR="00CA100F">
        <w:lastRenderedPageBreak/>
        <w:t>biology, quantitative epidemiology, and autonomic physiology that results from this work, I will be</w:t>
      </w:r>
      <w:r w:rsidRPr="00460EC5">
        <w:t xml:space="preserve"> </w:t>
      </w:r>
      <w:r>
        <w:t xml:space="preserve">well </w:t>
      </w:r>
      <w:r w:rsidRPr="00460EC5">
        <w:t xml:space="preserve">prepared </w:t>
      </w:r>
      <w:r>
        <w:t>to apply for a</w:t>
      </w:r>
      <w:r w:rsidRPr="00460EC5">
        <w:t xml:space="preserve"> career development award</w:t>
      </w:r>
      <w:r>
        <w:t xml:space="preserve"> </w:t>
      </w:r>
      <w:r w:rsidRPr="00460EC5">
        <w:t>evaluat</w:t>
      </w:r>
      <w:r>
        <w:t>ing</w:t>
      </w:r>
      <w:r w:rsidRPr="00460EC5">
        <w:t xml:space="preserve"> more detailed mechanisms, outcomes, and interventions in neurocardiology and translational research. </w:t>
      </w:r>
    </w:p>
    <w:p w14:paraId="70D75AEF" w14:textId="542B9F1B" w:rsidR="00343F81" w:rsidRPr="00123504" w:rsidRDefault="00DB156C" w:rsidP="000B7340">
      <w:pPr>
        <w:pStyle w:val="Heading1"/>
      </w:pPr>
      <w:r w:rsidRPr="00123504">
        <w:br w:type="column"/>
      </w:r>
      <w:r w:rsidR="00343F81" w:rsidRPr="00123504">
        <w:lastRenderedPageBreak/>
        <w:t>REFERENCES</w:t>
      </w:r>
    </w:p>
    <w:p w14:paraId="512858B8" w14:textId="7D397187" w:rsidR="00C8595C" w:rsidRPr="00123504" w:rsidRDefault="00C8595C" w:rsidP="000B7340"/>
    <w:p w14:paraId="0A92D3EB" w14:textId="0EF002E1" w:rsidR="00025E89" w:rsidRPr="00025E89" w:rsidRDefault="00A83AB7" w:rsidP="00025E89">
      <w:pPr>
        <w:widowControl w:val="0"/>
        <w:autoSpaceDE w:val="0"/>
        <w:autoSpaceDN w:val="0"/>
        <w:adjustRightInd w:val="0"/>
        <w:ind w:left="640" w:hanging="640"/>
        <w:rPr>
          <w:noProof/>
        </w:rPr>
      </w:pPr>
      <w:r w:rsidRPr="00123504">
        <w:fldChar w:fldCharType="begin" w:fldLock="1"/>
      </w:r>
      <w:r w:rsidRPr="00123504">
        <w:instrText xml:space="preserve">ADDIN Mendeley Bibliography CSL_BIBLIOGRAPHY </w:instrText>
      </w:r>
      <w:r w:rsidRPr="00123504">
        <w:fldChar w:fldCharType="separate"/>
      </w:r>
      <w:r w:rsidR="00025E89" w:rsidRPr="00025E89">
        <w:rPr>
          <w:noProof/>
        </w:rPr>
        <w:t xml:space="preserve">1. </w:t>
      </w:r>
      <w:r w:rsidR="00025E89" w:rsidRPr="00025E89">
        <w:rPr>
          <w:noProof/>
        </w:rPr>
        <w:tab/>
        <w:t xml:space="preserve">Jha MK, Qamar A, Vaduganathan M, Charney DS, Murrough JW. Screening and Management of Depression in Patients With Cardiovascular Disease: JACC State-of-the-Art Review. </w:t>
      </w:r>
      <w:r w:rsidR="00025E89" w:rsidRPr="00025E89">
        <w:rPr>
          <w:i/>
          <w:iCs/>
          <w:noProof/>
        </w:rPr>
        <w:t>J Am Coll Cardiol</w:t>
      </w:r>
      <w:r w:rsidR="00025E89" w:rsidRPr="00025E89">
        <w:rPr>
          <w:noProof/>
        </w:rPr>
        <w:t>. 2019;73(14):1827-1845. doi:10.1016/j.jacc.2019.01.041</w:t>
      </w:r>
    </w:p>
    <w:p w14:paraId="3DD8948B"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2. </w:t>
      </w:r>
      <w:r w:rsidRPr="00025E89">
        <w:rPr>
          <w:noProof/>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025E89">
        <w:rPr>
          <w:i/>
          <w:iCs/>
          <w:noProof/>
        </w:rPr>
        <w:t>Circulation</w:t>
      </w:r>
      <w:r w:rsidRPr="00025E89">
        <w:rPr>
          <w:noProof/>
        </w:rPr>
        <w:t>. 2014;129(12):1350-1369. doi:10.1161/CIR.0000000000000019</w:t>
      </w:r>
    </w:p>
    <w:p w14:paraId="38C77ED9"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3. </w:t>
      </w:r>
      <w:r w:rsidRPr="00025E89">
        <w:rPr>
          <w:noProof/>
        </w:rPr>
        <w:tab/>
        <w:t xml:space="preserve">Meijer A, Conradi HJ, Bos EH, Thombs BD, van Melle JP, de Jonge P. Prognostic association of depression following myocardial infarction with mortality and cardiovascular events: A meta-analysis of 25 years of research. </w:t>
      </w:r>
      <w:r w:rsidRPr="00025E89">
        <w:rPr>
          <w:i/>
          <w:iCs/>
          <w:noProof/>
        </w:rPr>
        <w:t>Gen Hosp Psychiatry</w:t>
      </w:r>
      <w:r w:rsidRPr="00025E89">
        <w:rPr>
          <w:noProof/>
        </w:rPr>
        <w:t>. 2011;33(3):203-216. doi:10.1016/j.genhosppsych.2011.02.007</w:t>
      </w:r>
    </w:p>
    <w:p w14:paraId="585A2951"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4. </w:t>
      </w:r>
      <w:r w:rsidRPr="00025E89">
        <w:rPr>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025E89">
        <w:rPr>
          <w:i/>
          <w:iCs/>
          <w:noProof/>
        </w:rPr>
        <w:t>Circulation</w:t>
      </w:r>
      <w:r w:rsidRPr="00025E89">
        <w:rPr>
          <w:noProof/>
        </w:rPr>
        <w:t>. 2017;135(18):1681-1689. doi:10.1161/CIRCULATIONAHA.116.025140</w:t>
      </w:r>
    </w:p>
    <w:p w14:paraId="15EFE424"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5. </w:t>
      </w:r>
      <w:r w:rsidRPr="00025E89">
        <w:rPr>
          <w:noProof/>
        </w:rPr>
        <w:tab/>
        <w:t xml:space="preserve">Van Melle JP, De Jonge P, Honig A, et al. Effects of antidepressant treatment following myocardial infarction. </w:t>
      </w:r>
      <w:r w:rsidRPr="00025E89">
        <w:rPr>
          <w:i/>
          <w:iCs/>
          <w:noProof/>
        </w:rPr>
        <w:t>Br J Psychiatry</w:t>
      </w:r>
      <w:r w:rsidRPr="00025E89">
        <w:rPr>
          <w:noProof/>
        </w:rPr>
        <w:t>. 2007;190(JUNE):460-466. doi:10.1192/bjp.bp.106.028647</w:t>
      </w:r>
    </w:p>
    <w:p w14:paraId="2F0FF925"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6. </w:t>
      </w:r>
      <w:r w:rsidRPr="00025E89">
        <w:rPr>
          <w:noProof/>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025E89">
        <w:rPr>
          <w:i/>
          <w:iCs/>
          <w:noProof/>
        </w:rPr>
        <w:t>J Am Med Assoc</w:t>
      </w:r>
      <w:r w:rsidRPr="00025E89">
        <w:rPr>
          <w:noProof/>
        </w:rPr>
        <w:t>. 2003;289(23):3106-3116. doi:10.1001/jama.289.23.3106</w:t>
      </w:r>
    </w:p>
    <w:p w14:paraId="12D5BF89"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7. </w:t>
      </w:r>
      <w:r w:rsidRPr="00025E89">
        <w:rPr>
          <w:noProof/>
        </w:rPr>
        <w:tab/>
        <w:t xml:space="preserve">Vaccarino V, Votaw J, Faber T, et al. Major depression and coronary flow reserve detected by positron emission tomography. </w:t>
      </w:r>
      <w:r w:rsidRPr="00025E89">
        <w:rPr>
          <w:i/>
          <w:iCs/>
          <w:noProof/>
        </w:rPr>
        <w:t>Arch Intern Med</w:t>
      </w:r>
      <w:r w:rsidRPr="00025E89">
        <w:rPr>
          <w:noProof/>
        </w:rPr>
        <w:t>. 2009;169(18):1668-1676. doi:10.1001/archinternmed.2009.330</w:t>
      </w:r>
    </w:p>
    <w:p w14:paraId="2D219C00"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8. </w:t>
      </w:r>
      <w:r w:rsidRPr="00025E89">
        <w:rPr>
          <w:noProof/>
        </w:rPr>
        <w:tab/>
        <w:t xml:space="preserve">Wei J, Pimple P, Shah AJ, et al. Depressive symptoms are associated with mental stress-induced myocardial ischemia after acute myocardial infarction. Hayley S, ed. </w:t>
      </w:r>
      <w:r w:rsidRPr="00025E89">
        <w:rPr>
          <w:i/>
          <w:iCs/>
          <w:noProof/>
        </w:rPr>
        <w:t>PLoS One</w:t>
      </w:r>
      <w:r w:rsidRPr="00025E89">
        <w:rPr>
          <w:noProof/>
        </w:rPr>
        <w:t>. 2014;9(7):e102986. doi:10.1371/journal.pone.0102986</w:t>
      </w:r>
    </w:p>
    <w:p w14:paraId="7D6A6C6F"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9. </w:t>
      </w:r>
      <w:r w:rsidRPr="00025E89">
        <w:rPr>
          <w:noProof/>
        </w:rPr>
        <w:tab/>
        <w:t xml:space="preserve">Carney RM, Freedland KE. Depression and coronary heart disease. </w:t>
      </w:r>
      <w:r w:rsidRPr="00025E89">
        <w:rPr>
          <w:i/>
          <w:iCs/>
          <w:noProof/>
        </w:rPr>
        <w:t>Nat Rev Cardiol</w:t>
      </w:r>
      <w:r w:rsidRPr="00025E89">
        <w:rPr>
          <w:noProof/>
        </w:rPr>
        <w:t>. 2017;14(3):145-155. doi:10.1038/nrcardio.2016.181</w:t>
      </w:r>
    </w:p>
    <w:p w14:paraId="76CEE69E"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0. </w:t>
      </w:r>
      <w:r w:rsidRPr="00025E89">
        <w:rPr>
          <w:noProof/>
        </w:rPr>
        <w:tab/>
        <w:t xml:space="preserve">Thayer JF, Lane RD. A model of neurovisceral integration in emotion regulation and dysregulation. </w:t>
      </w:r>
      <w:r w:rsidRPr="00025E89">
        <w:rPr>
          <w:i/>
          <w:iCs/>
          <w:noProof/>
        </w:rPr>
        <w:t>J Affect Disord</w:t>
      </w:r>
      <w:r w:rsidRPr="00025E89">
        <w:rPr>
          <w:noProof/>
        </w:rPr>
        <w:t>. 2000;61(3):201-216. doi:10.1016/S0165-0327(00)00338-4</w:t>
      </w:r>
    </w:p>
    <w:p w14:paraId="7A7224D2"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1. </w:t>
      </w:r>
      <w:r w:rsidRPr="00025E89">
        <w:rPr>
          <w:noProof/>
        </w:rPr>
        <w:tab/>
        <w:t xml:space="preserve">Richard Jennings J, Allen B, Gianaros PJ, Thayer JF, Manuck SB. Focusing neurovisceral integration: Cognition, heart rate variability, and cerebral blood flow. </w:t>
      </w:r>
      <w:r w:rsidRPr="00025E89">
        <w:rPr>
          <w:i/>
          <w:iCs/>
          <w:noProof/>
        </w:rPr>
        <w:t>Psychophysiology</w:t>
      </w:r>
      <w:r w:rsidRPr="00025E89">
        <w:rPr>
          <w:noProof/>
        </w:rPr>
        <w:t>. 2015;52(2):214-224. doi:10.1111/psyp.12319</w:t>
      </w:r>
    </w:p>
    <w:p w14:paraId="07FB7C03"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2. </w:t>
      </w:r>
      <w:r w:rsidRPr="00025E89">
        <w:rPr>
          <w:noProof/>
        </w:rPr>
        <w:tab/>
        <w:t xml:space="preserve">Armour JA. Myocardial ischaemia and the cardiac nervous system. </w:t>
      </w:r>
      <w:r w:rsidRPr="00025E89">
        <w:rPr>
          <w:i/>
          <w:iCs/>
          <w:noProof/>
        </w:rPr>
        <w:t>Eur Heart J</w:t>
      </w:r>
      <w:r w:rsidRPr="00025E89">
        <w:rPr>
          <w:noProof/>
        </w:rPr>
        <w:t>. 1999;16(12):1751-1752.</w:t>
      </w:r>
    </w:p>
    <w:p w14:paraId="55D12BF9"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3. </w:t>
      </w:r>
      <w:r w:rsidRPr="00025E89">
        <w:rPr>
          <w:noProof/>
        </w:rPr>
        <w:tab/>
        <w:t xml:space="preserve">Ko YA, Hayek S, Sandesara P, Samman Tahhan A, Quyyumi A. Cohort profile: The Emory Cardiovascular Biobank (EmCAB). </w:t>
      </w:r>
      <w:r w:rsidRPr="00025E89">
        <w:rPr>
          <w:i/>
          <w:iCs/>
          <w:noProof/>
        </w:rPr>
        <w:t>BMJ Open</w:t>
      </w:r>
      <w:r w:rsidRPr="00025E89">
        <w:rPr>
          <w:noProof/>
        </w:rPr>
        <w:t>. 2017;7(12):e018753. doi:10.1136/bmjopen-2017-018753</w:t>
      </w:r>
    </w:p>
    <w:p w14:paraId="5490C1BA"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4. </w:t>
      </w:r>
      <w:r w:rsidRPr="00025E89">
        <w:rPr>
          <w:noProof/>
        </w:rPr>
        <w:tab/>
        <w:t xml:space="preserve">Shah AJ, Ghasemzadeh N, Zaragoza-Macias E, et al. Sex and age differences in the association of depression with obstructive coronary artery disease and adverse cardiovascular events. </w:t>
      </w:r>
      <w:r w:rsidRPr="00025E89">
        <w:rPr>
          <w:i/>
          <w:iCs/>
          <w:noProof/>
        </w:rPr>
        <w:t>J Am Heart Assoc</w:t>
      </w:r>
      <w:r w:rsidRPr="00025E89">
        <w:rPr>
          <w:noProof/>
        </w:rPr>
        <w:t>. 2014;3(3):e000741. doi:10.1161/JAHA.113.000741</w:t>
      </w:r>
    </w:p>
    <w:p w14:paraId="5064E758"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5. </w:t>
      </w:r>
      <w:r w:rsidRPr="00025E89">
        <w:rPr>
          <w:noProof/>
        </w:rPr>
        <w:tab/>
        <w:t xml:space="preserve">Task Force of the ESC and NAS. Heart Rate Variability. </w:t>
      </w:r>
      <w:r w:rsidRPr="00025E89">
        <w:rPr>
          <w:i/>
          <w:iCs/>
          <w:noProof/>
        </w:rPr>
        <w:t>Eur Heart J</w:t>
      </w:r>
      <w:r w:rsidRPr="00025E89">
        <w:rPr>
          <w:noProof/>
        </w:rPr>
        <w:t>. 1996;17(5):354-381. doi:10.1161/01.CIR.93.5.1043</w:t>
      </w:r>
    </w:p>
    <w:p w14:paraId="4A0BEE97"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6. </w:t>
      </w:r>
      <w:r w:rsidRPr="00025E89">
        <w:rPr>
          <w:noProof/>
        </w:rPr>
        <w:tab/>
        <w:t xml:space="preserve">Carney RM, Freedland KE. Depression and heart rate variability in patients with coronary heart disease. </w:t>
      </w:r>
      <w:r w:rsidRPr="00025E89">
        <w:rPr>
          <w:i/>
          <w:iCs/>
          <w:noProof/>
        </w:rPr>
        <w:t>Cleve Clin J Med</w:t>
      </w:r>
      <w:r w:rsidRPr="00025E89">
        <w:rPr>
          <w:noProof/>
        </w:rPr>
        <w:t>. 2009;76(SUPPL.2). doi:10.3949/ccjm.76.s2.03</w:t>
      </w:r>
    </w:p>
    <w:p w14:paraId="46CCE59B"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7. </w:t>
      </w:r>
      <w:r w:rsidRPr="00025E89">
        <w:rPr>
          <w:noProof/>
        </w:rPr>
        <w:tab/>
        <w:t xml:space="preserve">Carney RM, Howells WB, Blumenthal JA, et al. Heart rate turbulence, depression, and survival after acute myocardial infarction. </w:t>
      </w:r>
      <w:r w:rsidRPr="00025E89">
        <w:rPr>
          <w:i/>
          <w:iCs/>
          <w:noProof/>
        </w:rPr>
        <w:t>Psychosom Med</w:t>
      </w:r>
      <w:r w:rsidRPr="00025E89">
        <w:rPr>
          <w:noProof/>
        </w:rPr>
        <w:t>. 2007;69(1):4-9. doi:10.1097/01.psy.0000249733.33811.00</w:t>
      </w:r>
    </w:p>
    <w:p w14:paraId="3D91417A"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8. </w:t>
      </w:r>
      <w:r w:rsidRPr="00025E89">
        <w:rPr>
          <w:noProof/>
        </w:rPr>
        <w:tab/>
        <w:t xml:space="preserve">Kotecha D, New G, Flather MD, Eccleston D, Pepper J, Krum H. Five-minute heart rate variability can predict obstructive angiographic coronary disease. </w:t>
      </w:r>
      <w:r w:rsidRPr="00025E89">
        <w:rPr>
          <w:i/>
          <w:iCs/>
          <w:noProof/>
        </w:rPr>
        <w:t>Heart</w:t>
      </w:r>
      <w:r w:rsidRPr="00025E89">
        <w:rPr>
          <w:noProof/>
        </w:rPr>
        <w:t>. 2012;98(5):395-401. doi:10.1136/heartjnl-2011-300033</w:t>
      </w:r>
    </w:p>
    <w:p w14:paraId="0889BAD1"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19. </w:t>
      </w:r>
      <w:r w:rsidRPr="00025E89">
        <w:rPr>
          <w:noProof/>
        </w:rPr>
        <w:tab/>
        <w:t xml:space="preserve">Sacha J, Barabach S, Statkiewicz-Barabach G, et al. Gender differences in the interaction between heart rate and its variability - How to use it to improve the prognostic power of heart rate variability. </w:t>
      </w:r>
      <w:r w:rsidRPr="00025E89">
        <w:rPr>
          <w:i/>
          <w:iCs/>
          <w:noProof/>
        </w:rPr>
        <w:t>Int J Cardiol</w:t>
      </w:r>
      <w:r w:rsidRPr="00025E89">
        <w:rPr>
          <w:noProof/>
        </w:rPr>
        <w:t>. 2014;171(2):42-45. doi:10.1016/j.ijcard.2013.11.116</w:t>
      </w:r>
    </w:p>
    <w:p w14:paraId="26D0A112"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20. </w:t>
      </w:r>
      <w:r w:rsidRPr="00025E89">
        <w:rPr>
          <w:noProof/>
        </w:rPr>
        <w:tab/>
        <w:t xml:space="preserve">Guo YF, Stein PK. Circadian rhythm in the cardiovascular system: Chronocardiology. </w:t>
      </w:r>
      <w:r w:rsidRPr="00025E89">
        <w:rPr>
          <w:i/>
          <w:iCs/>
          <w:noProof/>
        </w:rPr>
        <w:t>Am Heart J</w:t>
      </w:r>
      <w:r w:rsidRPr="00025E89">
        <w:rPr>
          <w:noProof/>
        </w:rPr>
        <w:t xml:space="preserve">. </w:t>
      </w:r>
      <w:r w:rsidRPr="00025E89">
        <w:rPr>
          <w:noProof/>
        </w:rPr>
        <w:lastRenderedPageBreak/>
        <w:t>2003;145(5):779-786. doi:10.1016/S0002-8703(02)94797-6</w:t>
      </w:r>
    </w:p>
    <w:p w14:paraId="2CBFEB69"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21. </w:t>
      </w:r>
      <w:r w:rsidRPr="00025E89">
        <w:rPr>
          <w:noProof/>
        </w:rPr>
        <w:tab/>
        <w:t xml:space="preserve">Olesen RM, Bloch Thomsen PE, Saermark K, et al. Statistical analysis of the DIAMOND MI study by the multipole method. </w:t>
      </w:r>
      <w:r w:rsidRPr="00025E89">
        <w:rPr>
          <w:i/>
          <w:iCs/>
          <w:noProof/>
        </w:rPr>
        <w:t>Physiol Meas</w:t>
      </w:r>
      <w:r w:rsidRPr="00025E89">
        <w:rPr>
          <w:noProof/>
        </w:rPr>
        <w:t>. 2005;26(5):591-598. doi:10.1088/0967-3334/26/5/002</w:t>
      </w:r>
    </w:p>
    <w:p w14:paraId="59B6D3A4"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22. </w:t>
      </w:r>
      <w:r w:rsidRPr="00025E89">
        <w:rPr>
          <w:noProof/>
        </w:rPr>
        <w:tab/>
        <w:t xml:space="preserve">Jørgensen RM, Abildstrøm SZ, Levitan J, et al. Heart Rate Variability Density Analysis (Dyx) and Prediction of Long-Term Mortality after Acute Myocardial Infarction. </w:t>
      </w:r>
      <w:r w:rsidRPr="00025E89">
        <w:rPr>
          <w:i/>
          <w:iCs/>
          <w:noProof/>
        </w:rPr>
        <w:t>Ann Noninvasive Electrocardiol</w:t>
      </w:r>
      <w:r w:rsidRPr="00025E89">
        <w:rPr>
          <w:noProof/>
        </w:rPr>
        <w:t>. 2016;21(1):60-68. doi:10.1111/anec.12297</w:t>
      </w:r>
    </w:p>
    <w:p w14:paraId="55E212C5"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23. </w:t>
      </w:r>
      <w:r w:rsidRPr="00025E89">
        <w:rPr>
          <w:noProof/>
        </w:rPr>
        <w:tab/>
        <w:t xml:space="preserve">Shah A, Lampert R, Goldberg J, Bremner JD, Vaccarino V, Shah A. Abstract 15216: Circadian Autonomic Inflexibility: A Marker of Ischemic Heart Disease. </w:t>
      </w:r>
      <w:r w:rsidRPr="00025E89">
        <w:rPr>
          <w:i/>
          <w:iCs/>
          <w:noProof/>
        </w:rPr>
        <w:t>Circulation</w:t>
      </w:r>
      <w:r w:rsidRPr="00025E89">
        <w:rPr>
          <w:noProof/>
        </w:rPr>
        <w:t>. 2018;138(Suppl_1):A15216-A15216. doi:10.1161/circ.138.suppl_1.15216</w:t>
      </w:r>
    </w:p>
    <w:p w14:paraId="5CF6E163"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24. </w:t>
      </w:r>
      <w:r w:rsidRPr="00025E89">
        <w:rPr>
          <w:noProof/>
        </w:rPr>
        <w:tab/>
        <w:t xml:space="preserve">Vest AN, Da Poian G, Li Q, et al. An open source benchmarked toolbox for cardiovascular waveform and interval analysis. </w:t>
      </w:r>
      <w:r w:rsidRPr="00025E89">
        <w:rPr>
          <w:i/>
          <w:iCs/>
          <w:noProof/>
        </w:rPr>
        <w:t>Physiol Meas</w:t>
      </w:r>
      <w:r w:rsidRPr="00025E89">
        <w:rPr>
          <w:noProof/>
        </w:rPr>
        <w:t>. 2018;39(10):105004. doi:10.1088/1361-6579/aae021</w:t>
      </w:r>
    </w:p>
    <w:p w14:paraId="06317A4B"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25. </w:t>
      </w:r>
      <w:r w:rsidRPr="00025E89">
        <w:rPr>
          <w:noProof/>
        </w:rPr>
        <w:tab/>
        <w:t xml:space="preserve">Kroenke K, Spitzer RL, Williams JB. The PHQ-9: validity of a brief depression severity measure. </w:t>
      </w:r>
      <w:r w:rsidRPr="00025E89">
        <w:rPr>
          <w:i/>
          <w:iCs/>
          <w:noProof/>
        </w:rPr>
        <w:t>J Gen Intern Med</w:t>
      </w:r>
      <w:r w:rsidRPr="00025E89">
        <w:rPr>
          <w:noProof/>
        </w:rPr>
        <w:t>. 2001;16(9):606-613.</w:t>
      </w:r>
    </w:p>
    <w:p w14:paraId="332D553B"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26. </w:t>
      </w:r>
      <w:r w:rsidRPr="00025E89">
        <w:rPr>
          <w:noProof/>
        </w:rPr>
        <w:tab/>
        <w:t xml:space="preserve">Ringqvist I, Fisher LD, Mock M, et al. Prognostic value of angiographic indices of coronary artery disease from the Coronary Artery Surgery Study (CASS). </w:t>
      </w:r>
      <w:r w:rsidRPr="00025E89">
        <w:rPr>
          <w:i/>
          <w:iCs/>
          <w:noProof/>
        </w:rPr>
        <w:t>J Clin Invest</w:t>
      </w:r>
      <w:r w:rsidRPr="00025E89">
        <w:rPr>
          <w:noProof/>
        </w:rPr>
        <w:t>. 1983;71(6):1854-1866. doi:10.1172/JCI110941</w:t>
      </w:r>
    </w:p>
    <w:p w14:paraId="6D2B84EF" w14:textId="77777777" w:rsidR="00025E89" w:rsidRPr="00025E89" w:rsidRDefault="00025E89" w:rsidP="00025E89">
      <w:pPr>
        <w:widowControl w:val="0"/>
        <w:autoSpaceDE w:val="0"/>
        <w:autoSpaceDN w:val="0"/>
        <w:adjustRightInd w:val="0"/>
        <w:ind w:left="640" w:hanging="640"/>
        <w:rPr>
          <w:noProof/>
        </w:rPr>
      </w:pPr>
      <w:r w:rsidRPr="00025E89">
        <w:rPr>
          <w:noProof/>
        </w:rPr>
        <w:t xml:space="preserve">27. </w:t>
      </w:r>
      <w:r w:rsidRPr="00025E89">
        <w:rPr>
          <w:noProof/>
        </w:rPr>
        <w:tab/>
        <w:t xml:space="preserve">Gensini GG. A more meaningful scoring system for determining the severity of coronary heart disease. </w:t>
      </w:r>
      <w:r w:rsidRPr="00025E89">
        <w:rPr>
          <w:i/>
          <w:iCs/>
          <w:noProof/>
        </w:rPr>
        <w:t>Am J Cardiol</w:t>
      </w:r>
      <w:r w:rsidRPr="00025E89">
        <w:rPr>
          <w:noProof/>
        </w:rPr>
        <w:t>. 1983;51(3):606. doi:10.1016/S0002-9149(83)80105-2</w:t>
      </w:r>
    </w:p>
    <w:p w14:paraId="1FC53A63" w14:textId="3997B01F" w:rsidR="00A83AB7" w:rsidRPr="00123504" w:rsidRDefault="00A83AB7" w:rsidP="00025E89">
      <w:pPr>
        <w:widowControl w:val="0"/>
        <w:autoSpaceDE w:val="0"/>
        <w:autoSpaceDN w:val="0"/>
        <w:adjustRightInd w:val="0"/>
        <w:ind w:left="640" w:hanging="64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93357" w14:textId="77777777" w:rsidR="00AB23CB" w:rsidRDefault="00AB23CB" w:rsidP="000B7340">
      <w:r>
        <w:separator/>
      </w:r>
    </w:p>
  </w:endnote>
  <w:endnote w:type="continuationSeparator" w:id="0">
    <w:p w14:paraId="6FD981DB" w14:textId="77777777" w:rsidR="00AB23CB" w:rsidRDefault="00AB23CB"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3021C" w14:textId="77777777" w:rsidR="00AB23CB" w:rsidRDefault="00AB23CB" w:rsidP="000B7340">
      <w:r>
        <w:separator/>
      </w:r>
    </w:p>
  </w:footnote>
  <w:footnote w:type="continuationSeparator" w:id="0">
    <w:p w14:paraId="52AD7313" w14:textId="77777777" w:rsidR="00AB23CB" w:rsidRDefault="00AB23CB"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3"/>
  </w:num>
  <w:num w:numId="5">
    <w:abstractNumId w:val="8"/>
  </w:num>
  <w:num w:numId="6">
    <w:abstractNumId w:val="7"/>
  </w:num>
  <w:num w:numId="7">
    <w:abstractNumId w:val="9"/>
  </w:num>
  <w:num w:numId="8">
    <w:abstractNumId w:val="5"/>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355C"/>
    <w:rsid w:val="00006B9F"/>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7340"/>
    <w:rsid w:val="000D0BBE"/>
    <w:rsid w:val="000E7569"/>
    <w:rsid w:val="000F31FC"/>
    <w:rsid w:val="0010186B"/>
    <w:rsid w:val="0010600E"/>
    <w:rsid w:val="00111465"/>
    <w:rsid w:val="00115EF1"/>
    <w:rsid w:val="00123504"/>
    <w:rsid w:val="00126CB5"/>
    <w:rsid w:val="001314B0"/>
    <w:rsid w:val="00132D8D"/>
    <w:rsid w:val="0013624A"/>
    <w:rsid w:val="00143A62"/>
    <w:rsid w:val="0014795F"/>
    <w:rsid w:val="00150AC3"/>
    <w:rsid w:val="00153118"/>
    <w:rsid w:val="00156484"/>
    <w:rsid w:val="001800A7"/>
    <w:rsid w:val="00183ACF"/>
    <w:rsid w:val="00187D60"/>
    <w:rsid w:val="00192047"/>
    <w:rsid w:val="001A27B6"/>
    <w:rsid w:val="001A665C"/>
    <w:rsid w:val="001C3AF1"/>
    <w:rsid w:val="001C7627"/>
    <w:rsid w:val="001D2064"/>
    <w:rsid w:val="001E2491"/>
    <w:rsid w:val="001F16E3"/>
    <w:rsid w:val="002064E2"/>
    <w:rsid w:val="00232FD8"/>
    <w:rsid w:val="00261673"/>
    <w:rsid w:val="00272556"/>
    <w:rsid w:val="00291B6F"/>
    <w:rsid w:val="002B0887"/>
    <w:rsid w:val="002C0654"/>
    <w:rsid w:val="002C0BA9"/>
    <w:rsid w:val="002C7C56"/>
    <w:rsid w:val="002D6256"/>
    <w:rsid w:val="002E24A7"/>
    <w:rsid w:val="002E7DD8"/>
    <w:rsid w:val="00306871"/>
    <w:rsid w:val="00307388"/>
    <w:rsid w:val="00321C77"/>
    <w:rsid w:val="003265DD"/>
    <w:rsid w:val="00333E7B"/>
    <w:rsid w:val="00343F81"/>
    <w:rsid w:val="00347534"/>
    <w:rsid w:val="0035629A"/>
    <w:rsid w:val="003669AE"/>
    <w:rsid w:val="00370283"/>
    <w:rsid w:val="00374894"/>
    <w:rsid w:val="003B1FA7"/>
    <w:rsid w:val="003B4894"/>
    <w:rsid w:val="003C20FC"/>
    <w:rsid w:val="003C6BA4"/>
    <w:rsid w:val="003E567B"/>
    <w:rsid w:val="003E7AFB"/>
    <w:rsid w:val="003F1D26"/>
    <w:rsid w:val="003F261F"/>
    <w:rsid w:val="00406972"/>
    <w:rsid w:val="004158C0"/>
    <w:rsid w:val="00421610"/>
    <w:rsid w:val="004470A5"/>
    <w:rsid w:val="0046044A"/>
    <w:rsid w:val="00460EC5"/>
    <w:rsid w:val="00467E99"/>
    <w:rsid w:val="00487D18"/>
    <w:rsid w:val="00490B2B"/>
    <w:rsid w:val="004A6C16"/>
    <w:rsid w:val="004B1052"/>
    <w:rsid w:val="004B2C27"/>
    <w:rsid w:val="004C0C77"/>
    <w:rsid w:val="004C0EF6"/>
    <w:rsid w:val="004C5A26"/>
    <w:rsid w:val="004C79E0"/>
    <w:rsid w:val="004D0619"/>
    <w:rsid w:val="004D4616"/>
    <w:rsid w:val="004F212B"/>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47B0"/>
    <w:rsid w:val="005E0837"/>
    <w:rsid w:val="005F512B"/>
    <w:rsid w:val="0060183B"/>
    <w:rsid w:val="00602A27"/>
    <w:rsid w:val="0060437F"/>
    <w:rsid w:val="00606F8B"/>
    <w:rsid w:val="006103C5"/>
    <w:rsid w:val="0061294A"/>
    <w:rsid w:val="00615A81"/>
    <w:rsid w:val="0062793E"/>
    <w:rsid w:val="00637304"/>
    <w:rsid w:val="00645FE1"/>
    <w:rsid w:val="00665C3F"/>
    <w:rsid w:val="00677A46"/>
    <w:rsid w:val="00686FA4"/>
    <w:rsid w:val="00694788"/>
    <w:rsid w:val="006B702F"/>
    <w:rsid w:val="006D631E"/>
    <w:rsid w:val="00702107"/>
    <w:rsid w:val="00702D8B"/>
    <w:rsid w:val="00714B08"/>
    <w:rsid w:val="00716D0B"/>
    <w:rsid w:val="007300BE"/>
    <w:rsid w:val="0073389E"/>
    <w:rsid w:val="00734D8C"/>
    <w:rsid w:val="00736146"/>
    <w:rsid w:val="007519DD"/>
    <w:rsid w:val="0075257B"/>
    <w:rsid w:val="0075687E"/>
    <w:rsid w:val="0077202D"/>
    <w:rsid w:val="0079544F"/>
    <w:rsid w:val="007A5D8A"/>
    <w:rsid w:val="007B7BE0"/>
    <w:rsid w:val="007D40E2"/>
    <w:rsid w:val="007E66CB"/>
    <w:rsid w:val="007F1274"/>
    <w:rsid w:val="007F2983"/>
    <w:rsid w:val="008141EA"/>
    <w:rsid w:val="00825F1F"/>
    <w:rsid w:val="00827D01"/>
    <w:rsid w:val="00833D24"/>
    <w:rsid w:val="00835FB5"/>
    <w:rsid w:val="0083673C"/>
    <w:rsid w:val="008372F6"/>
    <w:rsid w:val="00837916"/>
    <w:rsid w:val="00847124"/>
    <w:rsid w:val="00862D3F"/>
    <w:rsid w:val="00864217"/>
    <w:rsid w:val="008767C7"/>
    <w:rsid w:val="0088200D"/>
    <w:rsid w:val="00882D1A"/>
    <w:rsid w:val="00896D59"/>
    <w:rsid w:val="008C0341"/>
    <w:rsid w:val="008D4675"/>
    <w:rsid w:val="008F56B8"/>
    <w:rsid w:val="0091256A"/>
    <w:rsid w:val="0091273F"/>
    <w:rsid w:val="009152FE"/>
    <w:rsid w:val="00923D66"/>
    <w:rsid w:val="00926218"/>
    <w:rsid w:val="00927BDB"/>
    <w:rsid w:val="0093159D"/>
    <w:rsid w:val="0095156A"/>
    <w:rsid w:val="00953711"/>
    <w:rsid w:val="009544B9"/>
    <w:rsid w:val="009800FB"/>
    <w:rsid w:val="00982503"/>
    <w:rsid w:val="00984A86"/>
    <w:rsid w:val="0098746E"/>
    <w:rsid w:val="009A7284"/>
    <w:rsid w:val="009B0CBA"/>
    <w:rsid w:val="009D0093"/>
    <w:rsid w:val="009D4B56"/>
    <w:rsid w:val="009D59F4"/>
    <w:rsid w:val="009E4100"/>
    <w:rsid w:val="009E57B0"/>
    <w:rsid w:val="009E6A5F"/>
    <w:rsid w:val="00A0761A"/>
    <w:rsid w:val="00A13F39"/>
    <w:rsid w:val="00A22CA5"/>
    <w:rsid w:val="00A2558F"/>
    <w:rsid w:val="00A307AB"/>
    <w:rsid w:val="00A37983"/>
    <w:rsid w:val="00A47654"/>
    <w:rsid w:val="00A63067"/>
    <w:rsid w:val="00A6443F"/>
    <w:rsid w:val="00A70717"/>
    <w:rsid w:val="00A777F5"/>
    <w:rsid w:val="00A81169"/>
    <w:rsid w:val="00A8173C"/>
    <w:rsid w:val="00A83AB7"/>
    <w:rsid w:val="00A84007"/>
    <w:rsid w:val="00A8582D"/>
    <w:rsid w:val="00A879CE"/>
    <w:rsid w:val="00A94451"/>
    <w:rsid w:val="00AA57CC"/>
    <w:rsid w:val="00AB20A9"/>
    <w:rsid w:val="00AB23CB"/>
    <w:rsid w:val="00AC395F"/>
    <w:rsid w:val="00AC515E"/>
    <w:rsid w:val="00AC6E57"/>
    <w:rsid w:val="00AC7B63"/>
    <w:rsid w:val="00AC7FE4"/>
    <w:rsid w:val="00AD08D8"/>
    <w:rsid w:val="00AE72D8"/>
    <w:rsid w:val="00AF2E72"/>
    <w:rsid w:val="00B00F99"/>
    <w:rsid w:val="00B04585"/>
    <w:rsid w:val="00B13822"/>
    <w:rsid w:val="00B31134"/>
    <w:rsid w:val="00B32BF8"/>
    <w:rsid w:val="00B46707"/>
    <w:rsid w:val="00B54849"/>
    <w:rsid w:val="00B54EA7"/>
    <w:rsid w:val="00B55F16"/>
    <w:rsid w:val="00B563B0"/>
    <w:rsid w:val="00B61B81"/>
    <w:rsid w:val="00B66945"/>
    <w:rsid w:val="00B75ED6"/>
    <w:rsid w:val="00B809CB"/>
    <w:rsid w:val="00B80FD5"/>
    <w:rsid w:val="00BB16E0"/>
    <w:rsid w:val="00BC005E"/>
    <w:rsid w:val="00BC7AE9"/>
    <w:rsid w:val="00BD3226"/>
    <w:rsid w:val="00BD481F"/>
    <w:rsid w:val="00BE1F57"/>
    <w:rsid w:val="00BE54FC"/>
    <w:rsid w:val="00BE7817"/>
    <w:rsid w:val="00C07CB0"/>
    <w:rsid w:val="00C178F9"/>
    <w:rsid w:val="00C3215F"/>
    <w:rsid w:val="00C41EF9"/>
    <w:rsid w:val="00C52C8A"/>
    <w:rsid w:val="00C6079E"/>
    <w:rsid w:val="00C7732D"/>
    <w:rsid w:val="00C857E9"/>
    <w:rsid w:val="00C8595C"/>
    <w:rsid w:val="00C92DE1"/>
    <w:rsid w:val="00CA100F"/>
    <w:rsid w:val="00CA3766"/>
    <w:rsid w:val="00CA5FEF"/>
    <w:rsid w:val="00CB1C7E"/>
    <w:rsid w:val="00CB775D"/>
    <w:rsid w:val="00CD18C2"/>
    <w:rsid w:val="00CD3EAB"/>
    <w:rsid w:val="00CE5364"/>
    <w:rsid w:val="00CF36AC"/>
    <w:rsid w:val="00D00882"/>
    <w:rsid w:val="00D1055F"/>
    <w:rsid w:val="00D14E1E"/>
    <w:rsid w:val="00D520DB"/>
    <w:rsid w:val="00D53ED7"/>
    <w:rsid w:val="00D54F35"/>
    <w:rsid w:val="00D770D3"/>
    <w:rsid w:val="00D91A9D"/>
    <w:rsid w:val="00D953C0"/>
    <w:rsid w:val="00D96905"/>
    <w:rsid w:val="00DA7F34"/>
    <w:rsid w:val="00DB156C"/>
    <w:rsid w:val="00DB67E3"/>
    <w:rsid w:val="00DC67A8"/>
    <w:rsid w:val="00DD13FC"/>
    <w:rsid w:val="00DD21D7"/>
    <w:rsid w:val="00DF5D4B"/>
    <w:rsid w:val="00E30C01"/>
    <w:rsid w:val="00E31B9F"/>
    <w:rsid w:val="00E51BC6"/>
    <w:rsid w:val="00E56370"/>
    <w:rsid w:val="00E64302"/>
    <w:rsid w:val="00E65585"/>
    <w:rsid w:val="00E66E8F"/>
    <w:rsid w:val="00E76D70"/>
    <w:rsid w:val="00E80223"/>
    <w:rsid w:val="00E8382C"/>
    <w:rsid w:val="00E83EA3"/>
    <w:rsid w:val="00E95E3C"/>
    <w:rsid w:val="00EA15C4"/>
    <w:rsid w:val="00EA3DB2"/>
    <w:rsid w:val="00EA52D5"/>
    <w:rsid w:val="00EB1B38"/>
    <w:rsid w:val="00EB30CA"/>
    <w:rsid w:val="00EB5051"/>
    <w:rsid w:val="00EC1409"/>
    <w:rsid w:val="00EE1E74"/>
    <w:rsid w:val="00EE3DF0"/>
    <w:rsid w:val="00EE49C5"/>
    <w:rsid w:val="00EE6DE1"/>
    <w:rsid w:val="00EE7805"/>
    <w:rsid w:val="00EF207A"/>
    <w:rsid w:val="00F006B8"/>
    <w:rsid w:val="00F1315D"/>
    <w:rsid w:val="00F205E4"/>
    <w:rsid w:val="00F52CD5"/>
    <w:rsid w:val="00F52D35"/>
    <w:rsid w:val="00F6390E"/>
    <w:rsid w:val="00F64395"/>
    <w:rsid w:val="00F72F4B"/>
    <w:rsid w:val="00F741BC"/>
    <w:rsid w:val="00F82E1B"/>
    <w:rsid w:val="00F85654"/>
    <w:rsid w:val="00F87594"/>
    <w:rsid w:val="00F92298"/>
    <w:rsid w:val="00FB00D3"/>
    <w:rsid w:val="00FB7440"/>
    <w:rsid w:val="00FC4749"/>
    <w:rsid w:val="00FC5B34"/>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37078C-E498-B342-BD1C-00356EF93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4</Pages>
  <Words>13920</Words>
  <Characters>79350</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14</cp:revision>
  <dcterms:created xsi:type="dcterms:W3CDTF">2019-10-31T01:04:00Z</dcterms:created>
  <dcterms:modified xsi:type="dcterms:W3CDTF">2019-11-01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